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B5490C" w14:textId="77777777" w:rsidR="00357116" w:rsidRPr="0022470A" w:rsidRDefault="00357116" w:rsidP="00357116">
      <w:pPr>
        <w:rPr>
          <w:sz w:val="24"/>
          <w:szCs w:val="24"/>
        </w:rPr>
      </w:pPr>
      <w:r>
        <w:rPr>
          <w:b/>
          <w:sz w:val="24"/>
          <w:szCs w:val="24"/>
        </w:rPr>
        <w:t>S1 Table</w:t>
      </w:r>
      <w:r w:rsidRPr="0022470A">
        <w:rPr>
          <w:sz w:val="24"/>
          <w:szCs w:val="24"/>
        </w:rPr>
        <w:t xml:space="preserve">. </w:t>
      </w:r>
      <w:r w:rsidRPr="0022470A">
        <w:rPr>
          <w:color w:val="000000"/>
          <w:sz w:val="24"/>
          <w:szCs w:val="24"/>
        </w:rPr>
        <w:t>Strains used in this study</w:t>
      </w:r>
    </w:p>
    <w:tbl>
      <w:tblPr>
        <w:tblW w:w="982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890"/>
        <w:gridCol w:w="1465"/>
        <w:gridCol w:w="1857"/>
        <w:gridCol w:w="901"/>
        <w:gridCol w:w="1562"/>
        <w:gridCol w:w="1980"/>
        <w:gridCol w:w="1170"/>
      </w:tblGrid>
      <w:tr w:rsidR="00357116" w:rsidRPr="00B46BFA" w14:paraId="21FB4820" w14:textId="77777777" w:rsidTr="00F76BC7">
        <w:trPr>
          <w:trHeight w:val="800"/>
        </w:trPr>
        <w:tc>
          <w:tcPr>
            <w:tcW w:w="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026D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Name</w:t>
            </w:r>
          </w:p>
        </w:tc>
        <w:tc>
          <w:tcPr>
            <w:tcW w:w="1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F5CB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Isolation Host</w:t>
            </w:r>
          </w:p>
        </w:tc>
        <w:tc>
          <w:tcPr>
            <w:tcW w:w="18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B42142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 xml:space="preserve">Mo </w:t>
            </w:r>
            <w:proofErr w:type="spellStart"/>
            <w:r w:rsidRPr="00B46BFA">
              <w:rPr>
                <w:color w:val="000000"/>
                <w:sz w:val="22"/>
                <w:szCs w:val="22"/>
              </w:rPr>
              <w:t>pathotype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wheat pathogenicity</w:t>
            </w:r>
            <w:r w:rsidRPr="00B46BFA">
              <w:rPr>
                <w:color w:val="000000"/>
                <w:sz w:val="22"/>
                <w:szCs w:val="22"/>
                <w:vertAlign w:val="superscript"/>
              </w:rPr>
              <w:t>1</w:t>
            </w:r>
            <w:r w:rsidRPr="00B46BFA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9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CBFD5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Year isolated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84CEE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Isolation location</w:t>
            </w:r>
          </w:p>
        </w:tc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C3EA4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 xml:space="preserve">Genome Accession 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C2744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Reference</w:t>
            </w:r>
          </w:p>
        </w:tc>
      </w:tr>
      <w:tr w:rsidR="00357116" w:rsidRPr="00B46BFA" w14:paraId="4E8656B4" w14:textId="77777777" w:rsidTr="00F76BC7">
        <w:trPr>
          <w:trHeight w:val="52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AC718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B2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4CAE4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8919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+++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695B0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1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96B7D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Quirusillas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>, Bolivi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D591F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MDUN00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C0FBBC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Pieck&lt;/Author&gt;&lt;Year&gt;2017&lt;/Year&gt;&lt;RecNum&gt;34&lt;/RecNum&gt;&lt;DisplayText&gt;[1]&lt;/DisplayText&gt;&lt;record&gt;&lt;rec-number&gt;34&lt;/rec-number&gt;&lt;foreign-keys&gt;&lt;key app="EN" db-id="0fepv9ve00wxasedstovpasd5exvvw0xe0wx" timestamp="1557759640"&gt;34&lt;/key&gt;&lt;/foreign-keys&gt;&lt;ref-type name="Journal Article"&gt;17&lt;/ref-type&gt;&lt;contributors&gt;&lt;authors&gt;&lt;author&gt;Pieck, Michael L.&lt;/author&gt;&lt;author&gt;Ruck, Amy&lt;/author&gt;&lt;author&gt;Farman, Mark L.&lt;/author&gt;&lt;author&gt;Peterson, Gary L.&lt;/author&gt;&lt;author&gt;Stack, James P.&lt;/author&gt;&lt;author&gt;Valent, Barbara&lt;/author&gt;&lt;author&gt;Pedley, Kerry F.&lt;/author&gt;&lt;/authors&gt;&lt;/contributors&gt;&lt;titles&gt;&lt;title&gt;Genomics-based marker discovery and diagnostic assay development for wheat blast&lt;/title&gt;&lt;secondary-title&gt;Plant Disease&lt;/secondary-title&gt;&lt;/titles&gt;&lt;periodical&gt;&lt;full-title&gt;Plant Disease&lt;/full-title&gt;&lt;/periodical&gt;&lt;pages&gt;103-109&lt;/pages&gt;&lt;volume&gt;101&lt;/volume&gt;&lt;number&gt;1&lt;/number&gt;&lt;dates&gt;&lt;year&gt;2017&lt;/year&gt;&lt;pub-dates&gt;&lt;date&gt;2017/01/01&lt;/date&gt;&lt;/pub-dates&gt;&lt;/dates&gt;&lt;publisher&gt;Scientific Societies&lt;/publisher&gt;&lt;isbn&gt;0191-2917&lt;/isbn&gt;&lt;urls&gt;&lt;related-urls&gt;&lt;url&gt;http://dx.doi.org/10.1094/PDIS-04-16-0500-RE&lt;/url&gt;&lt;/related-urls&gt;&lt;/urls&gt;&lt;electronic-resource-num&gt;10.1094/PDIS-04-16-0500-RE&lt;/electronic-resource-num&gt;&lt;access-date&gt;2017/02/08&lt;/access-date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1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69512D10" w14:textId="77777777" w:rsidTr="00F76BC7">
        <w:trPr>
          <w:trHeight w:val="54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B91774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B51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56B5F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Goosegrass</w:t>
            </w:r>
            <w:r w:rsidRPr="00B46BFA">
              <w:rPr>
                <w:color w:val="000000"/>
                <w:sz w:val="22"/>
                <w:szCs w:val="22"/>
                <w:vertAlign w:val="superscript"/>
              </w:rPr>
              <w:t>2</w:t>
            </w:r>
            <w:r w:rsidRPr="00B46BFA">
              <w:rPr>
                <w:color w:val="000000"/>
                <w:sz w:val="22"/>
                <w:szCs w:val="22"/>
              </w:rPr>
              <w:t xml:space="preserve"> (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Eleusine</w:t>
            </w:r>
            <w:proofErr w:type="spellEnd"/>
            <w:r w:rsidRPr="00B46BFA">
              <w:rPr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indica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4F81F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E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-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9FAA95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2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FF091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Quirusillas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>, Bolivi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CCDB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8D5DB8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</w:tr>
      <w:tr w:rsidR="00357116" w:rsidRPr="00B46BFA" w14:paraId="1884F4CF" w14:textId="77777777" w:rsidTr="00F76BC7">
        <w:trPr>
          <w:trHeight w:val="52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ABB1E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B71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954D9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8F8B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++++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59CC22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2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91DC6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Okinawa, Bolivi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82492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LXOQ01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FE79B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Malaker&lt;/Author&gt;&lt;Year&gt;2016&lt;/Year&gt;&lt;RecNum&gt;36&lt;/RecNum&gt;&lt;DisplayText&gt;[2]&lt;/DisplayText&gt;&lt;record&gt;&lt;rec-number&gt;36&lt;/rec-number&gt;&lt;foreign-keys&gt;&lt;key app="EN" db-id="0fepv9ve00wxasedstovpasd5exvvw0xe0wx" timestamp="1557759640"&gt;36&lt;/key&gt;&lt;/foreign-keys&gt;&lt;ref-type name="Journal Article"&gt;17&lt;/ref-type&gt;&lt;contributors&gt;&lt;authors&gt;&lt;author&gt;Malaker, P.K.&lt;/author&gt;&lt;author&gt;Barma, N.C.D.&lt;/author&gt;&lt;author&gt;Tiwari, T.P.&lt;/author&gt;&lt;author&gt;W.J.Collis, W. J. &lt;/author&gt;&lt;author&gt;Duveiller, E.&lt;/author&gt;&lt;author&gt;Singh, P.K.&lt;/author&gt;&lt;author&gt;Joshi, A.K.&lt;/author&gt;&lt;author&gt;Singh, R.P.&lt;/author&gt;&lt;author&gt;Braun, H.J.&lt;/author&gt;&lt;author&gt;Peterson, G.L.&lt;/author&gt;&lt;author&gt;Pedley, K.F.&lt;/author&gt;&lt;author&gt;Farman, M.L.&lt;/author&gt;&lt;author&gt;Valent, B.&lt;/author&gt;&lt;/authors&gt;&lt;/contributors&gt;&lt;titles&gt;&lt;title&gt;First report of wheat blast caused by Magnaporthe oryzae pathotype triticum in Bangladesh&lt;/title&gt;&lt;secondary-title&gt;Plant Disease&lt;/secondary-title&gt;&lt;/titles&gt;&lt;periodical&gt;&lt;full-title&gt;Plant Disease&lt;/full-title&gt;&lt;/periodical&gt;&lt;pages&gt;2330 &lt;/pages&gt;&lt;volume&gt;100&lt;/volume&gt;&lt;number&gt;11&lt;/number&gt;&lt;dates&gt;&lt;year&gt;2016&lt;/year&gt;&lt;/dates&gt;&lt;urls&gt;&lt;/urls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2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4A5B19F6" w14:textId="77777777" w:rsidTr="00F76BC7">
        <w:trPr>
          <w:trHeight w:val="52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0785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3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04DACC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AAB5D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++++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9CCDF4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2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5C1D6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Canindeyú,</w:t>
            </w:r>
            <w:r>
              <w:rPr>
                <w:color w:val="000000"/>
                <w:sz w:val="22"/>
                <w:szCs w:val="22"/>
              </w:rPr>
              <w:t xml:space="preserve"> </w:t>
            </w:r>
            <w:r w:rsidRPr="00B46BFA">
              <w:rPr>
                <w:color w:val="000000"/>
                <w:sz w:val="22"/>
                <w:szCs w:val="22"/>
              </w:rPr>
              <w:t>Paragua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A116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BB3E8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</w:tr>
      <w:tr w:rsidR="00357116" w:rsidRPr="00B46BFA" w14:paraId="41B945AD" w14:textId="77777777" w:rsidTr="00F76BC7">
        <w:trPr>
          <w:trHeight w:val="54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FC67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28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C88E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Cheat grass</w:t>
            </w:r>
            <w:r w:rsidRPr="00B46BFA">
              <w:rPr>
                <w:color w:val="000000"/>
                <w:sz w:val="22"/>
                <w:szCs w:val="22"/>
                <w:vertAlign w:val="superscript"/>
              </w:rPr>
              <w:t>3</w:t>
            </w:r>
            <w:r w:rsidRPr="00B46BFA">
              <w:rPr>
                <w:color w:val="000000"/>
                <w:sz w:val="22"/>
                <w:szCs w:val="22"/>
              </w:rPr>
              <w:t xml:space="preserve"> </w:t>
            </w:r>
            <w:r w:rsidRPr="00B46BFA">
              <w:rPr>
                <w:i/>
                <w:iCs/>
                <w:color w:val="000000"/>
                <w:sz w:val="22"/>
                <w:szCs w:val="22"/>
              </w:rPr>
              <w:t>(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Bromus</w:t>
            </w:r>
            <w:proofErr w:type="spellEnd"/>
            <w:r w:rsidRPr="00B46BFA">
              <w:rPr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tectorum</w:t>
            </w:r>
            <w:proofErr w:type="spellEnd"/>
            <w:r w:rsidRPr="00B46BFA">
              <w:rPr>
                <w:i/>
                <w:iCs/>
                <w:color w:val="000000"/>
                <w:sz w:val="22"/>
                <w:szCs w:val="22"/>
              </w:rPr>
              <w:t>)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CC29E8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L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</w:t>
            </w:r>
            <w:proofErr w:type="spellStart"/>
            <w:r>
              <w:rPr>
                <w:color w:val="000000"/>
                <w:sz w:val="22"/>
                <w:szCs w:val="22"/>
              </w:rPr>
              <w:t>n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708106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2918F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aragua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66CE47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MKZV00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43D87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Pieck&lt;/Author&gt;&lt;Year&gt;2017&lt;/Year&gt;&lt;RecNum&gt;34&lt;/RecNum&gt;&lt;DisplayText&gt;[1]&lt;/DisplayText&gt;&lt;record&gt;&lt;rec-number&gt;34&lt;/rec-number&gt;&lt;foreign-keys&gt;&lt;key app="EN" db-id="0fepv9ve00wxasedstovpasd5exvvw0xe0wx" timestamp="1557759640"&gt;34&lt;/key&gt;&lt;/foreign-keys&gt;&lt;ref-type name="Journal Article"&gt;17&lt;/ref-type&gt;&lt;contributors&gt;&lt;authors&gt;&lt;author&gt;Pieck, Michael L.&lt;/author&gt;&lt;author&gt;Ruck, Amy&lt;/author&gt;&lt;author&gt;Farman, Mark L.&lt;/author&gt;&lt;author&gt;Peterson, Gary L.&lt;/author&gt;&lt;author&gt;Stack, James P.&lt;/author&gt;&lt;author&gt;Valent, Barbara&lt;/author&gt;&lt;author&gt;Pedley, Kerry F.&lt;/author&gt;&lt;/authors&gt;&lt;/contributors&gt;&lt;titles&gt;&lt;title&gt;Genomics-based marker discovery and diagnostic assay development for wheat blast&lt;/title&gt;&lt;secondary-title&gt;Plant Disease&lt;/secondary-title&gt;&lt;/titles&gt;&lt;periodical&gt;&lt;full-title&gt;Plant Disease&lt;/full-title&gt;&lt;/periodical&gt;&lt;pages&gt;103-109&lt;/pages&gt;&lt;volume&gt;101&lt;/volume&gt;&lt;number&gt;1&lt;/number&gt;&lt;dates&gt;&lt;year&gt;2017&lt;/year&gt;&lt;pub-dates&gt;&lt;date&gt;2017/01/01&lt;/date&gt;&lt;/pub-dates&gt;&lt;/dates&gt;&lt;publisher&gt;Scientific Societies&lt;/publisher&gt;&lt;isbn&gt;0191-2917&lt;/isbn&gt;&lt;urls&gt;&lt;related-urls&gt;&lt;url&gt;http://dx.doi.org/10.1094/PDIS-04-16-0500-RE&lt;/url&gt;&lt;/related-urls&gt;&lt;/urls&gt;&lt;electronic-resource-num&gt;10.1094/PDIS-04-16-0500-RE&lt;/electronic-resource-num&gt;&lt;access-date&gt;2017/02/08&lt;/access-date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1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1F76FD71" w14:textId="77777777" w:rsidTr="00F76BC7">
        <w:trPr>
          <w:trHeight w:val="54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2CB52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29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F01F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Cheat grass</w:t>
            </w:r>
            <w:r w:rsidRPr="00B46BFA">
              <w:rPr>
                <w:color w:val="000000"/>
                <w:sz w:val="22"/>
                <w:szCs w:val="22"/>
                <w:vertAlign w:val="superscript"/>
              </w:rPr>
              <w:t>3</w:t>
            </w:r>
            <w:r w:rsidRPr="00B46BFA">
              <w:rPr>
                <w:color w:val="000000"/>
                <w:sz w:val="22"/>
                <w:szCs w:val="22"/>
              </w:rPr>
              <w:t xml:space="preserve"> </w:t>
            </w:r>
            <w:r w:rsidRPr="00B46BFA">
              <w:rPr>
                <w:i/>
                <w:iCs/>
                <w:color w:val="000000"/>
                <w:sz w:val="22"/>
                <w:szCs w:val="22"/>
              </w:rPr>
              <w:t>(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Bromus</w:t>
            </w:r>
            <w:proofErr w:type="spellEnd"/>
            <w:r w:rsidRPr="00B46BFA">
              <w:rPr>
                <w:i/>
                <w:iCs/>
                <w:color w:val="000000"/>
                <w:sz w:val="22"/>
                <w:szCs w:val="22"/>
              </w:rPr>
              <w:t xml:space="preserve"> </w:t>
            </w:r>
            <w:proofErr w:type="spellStart"/>
            <w:r w:rsidRPr="00B46BFA">
              <w:rPr>
                <w:i/>
                <w:iCs/>
                <w:color w:val="000000"/>
                <w:sz w:val="22"/>
                <w:szCs w:val="22"/>
              </w:rPr>
              <w:t>tectorum</w:t>
            </w:r>
            <w:proofErr w:type="spellEnd"/>
            <w:r w:rsidRPr="00B46BFA">
              <w:rPr>
                <w:i/>
                <w:iCs/>
                <w:color w:val="000000"/>
                <w:sz w:val="22"/>
                <w:szCs w:val="22"/>
              </w:rPr>
              <w:t>)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A962D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+++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02073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14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9CF65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araguay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61395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MLCC00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3A1652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Pieck&lt;/Author&gt;&lt;Year&gt;2017&lt;/Year&gt;&lt;RecNum&gt;34&lt;/RecNum&gt;&lt;DisplayText&gt;[1]&lt;/DisplayText&gt;&lt;record&gt;&lt;rec-number&gt;34&lt;/rec-number&gt;&lt;foreign-keys&gt;&lt;key app="EN" db-id="0fepv9ve00wxasedstovpasd5exvvw0xe0wx" timestamp="1557759640"&gt;34&lt;/key&gt;&lt;/foreign-keys&gt;&lt;ref-type name="Journal Article"&gt;17&lt;/ref-type&gt;&lt;contributors&gt;&lt;authors&gt;&lt;author&gt;Pieck, Michael L.&lt;/author&gt;&lt;author&gt;Ruck, Amy&lt;/author&gt;&lt;author&gt;Farman, Mark L.&lt;/author&gt;&lt;author&gt;Peterson, Gary L.&lt;/author&gt;&lt;author&gt;Stack, James P.&lt;/author&gt;&lt;author&gt;Valent, Barbara&lt;/author&gt;&lt;author&gt;Pedley, Kerry F.&lt;/author&gt;&lt;/authors&gt;&lt;/contributors&gt;&lt;titles&gt;&lt;title&gt;Genomics-based marker discovery and diagnostic assay development for wheat blast&lt;/title&gt;&lt;secondary-title&gt;Plant Disease&lt;/secondary-title&gt;&lt;/titles&gt;&lt;periodical&gt;&lt;full-title&gt;Plant Disease&lt;/full-title&gt;&lt;/periodical&gt;&lt;pages&gt;103-109&lt;/pages&gt;&lt;volume&gt;101&lt;/volume&gt;&lt;number&gt;1&lt;/number&gt;&lt;dates&gt;&lt;year&gt;2017&lt;/year&gt;&lt;pub-dates&gt;&lt;date&gt;2017/01/01&lt;/date&gt;&lt;/pub-dates&gt;&lt;/dates&gt;&lt;publisher&gt;Scientific Societies&lt;/publisher&gt;&lt;isbn&gt;0191-2917&lt;/isbn&gt;&lt;urls&gt;&lt;related-urls&gt;&lt;url&gt;http://dx.doi.org/10.1094/PDIS-04-16-0500-RE&lt;/url&gt;&lt;/related-urls&gt;&lt;/urls&gt;&lt;electronic-resource-num&gt;10.1094/PDIS-04-16-0500-RE&lt;/electronic-resource-num&gt;&lt;access-date&gt;2017/02/08&lt;/access-date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1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750A3253" w14:textId="77777777" w:rsidTr="00F76BC7">
        <w:trPr>
          <w:trHeight w:val="52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58DA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y22.1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70818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7E59D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</w:t>
            </w:r>
            <w:proofErr w:type="spellStart"/>
            <w:r>
              <w:rPr>
                <w:color w:val="000000"/>
                <w:sz w:val="22"/>
                <w:szCs w:val="22"/>
              </w:rPr>
              <w:t>n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) 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832EA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07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D6173F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araná, Brazil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6965E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MILZ00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35CC1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Pieck&lt;/Author&gt;&lt;Year&gt;2017&lt;/Year&gt;&lt;RecNum&gt;34&lt;/RecNum&gt;&lt;DisplayText&gt;[1]&lt;/DisplayText&gt;&lt;record&gt;&lt;rec-number&gt;34&lt;/rec-number&gt;&lt;foreign-keys&gt;&lt;key app="EN" db-id="0fepv9ve00wxasedstovpasd5exvvw0xe0wx" timestamp="1557759640"&gt;34&lt;/key&gt;&lt;/foreign-keys&gt;&lt;ref-type name="Journal Article"&gt;17&lt;/ref-type&gt;&lt;contributors&gt;&lt;authors&gt;&lt;author&gt;Pieck, Michael L.&lt;/author&gt;&lt;author&gt;Ruck, Amy&lt;/author&gt;&lt;author&gt;Farman, Mark L.&lt;/author&gt;&lt;author&gt;Peterson, Gary L.&lt;/author&gt;&lt;author&gt;Stack, James P.&lt;/author&gt;&lt;author&gt;Valent, Barbara&lt;/author&gt;&lt;author&gt;Pedley, Kerry F.&lt;/author&gt;&lt;/authors&gt;&lt;/contributors&gt;&lt;titles&gt;&lt;title&gt;Genomics-based marker discovery and diagnostic assay development for wheat blast&lt;/title&gt;&lt;secondary-title&gt;Plant Disease&lt;/secondary-title&gt;&lt;/titles&gt;&lt;periodical&gt;&lt;full-title&gt;Plant Disease&lt;/full-title&gt;&lt;/periodical&gt;&lt;pages&gt;103-109&lt;/pages&gt;&lt;volume&gt;101&lt;/volume&gt;&lt;number&gt;1&lt;/number&gt;&lt;dates&gt;&lt;year&gt;2017&lt;/year&gt;&lt;pub-dates&gt;&lt;date&gt;2017/01/01&lt;/date&gt;&lt;/pub-dates&gt;&lt;/dates&gt;&lt;publisher&gt;Scientific Societies&lt;/publisher&gt;&lt;isbn&gt;0191-2917&lt;/isbn&gt;&lt;urls&gt;&lt;related-urls&gt;&lt;url&gt;http://dx.doi.org/10.1094/PDIS-04-16-0500-RE&lt;/url&gt;&lt;/related-urls&gt;&lt;/urls&gt;&lt;electronic-resource-num&gt;10.1094/PDIS-04-16-0500-RE&lt;/electronic-resource-num&gt;&lt;access-date&gt;2017/02/08&lt;/access-date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1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6C21CE8A" w14:textId="77777777" w:rsidTr="00F76BC7">
        <w:trPr>
          <w:trHeight w:val="520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98EA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y5020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22FAFA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3464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>
              <w:rPr>
                <w:color w:val="000000"/>
                <w:sz w:val="22"/>
                <w:szCs w:val="22"/>
              </w:rPr>
              <w:t xml:space="preserve"> </w:t>
            </w:r>
            <w:r w:rsidRPr="00B46BFA">
              <w:rPr>
                <w:color w:val="000000"/>
                <w:sz w:val="22"/>
                <w:szCs w:val="22"/>
              </w:rPr>
              <w:t>(</w:t>
            </w:r>
            <w:proofErr w:type="spellStart"/>
            <w:r>
              <w:rPr>
                <w:color w:val="000000"/>
                <w:sz w:val="22"/>
                <w:szCs w:val="22"/>
              </w:rPr>
              <w:t>n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>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AE1C9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2005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4C26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araná, Brazil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19526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MKIG000000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39616" w14:textId="77777777" w:rsidR="00357116" w:rsidRPr="00B46BFA" w:rsidRDefault="00357116" w:rsidP="00357116">
            <w:pPr>
              <w:rPr>
                <w:color w:val="000000"/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fldChar w:fldCharType="begin"/>
            </w:r>
            <w:r>
              <w:rPr>
                <w:color w:val="000000"/>
                <w:sz w:val="22"/>
                <w:szCs w:val="22"/>
              </w:rPr>
              <w:instrText xml:space="preserve"> ADDIN EN.CITE &lt;EndNote&gt;&lt;Cite&gt;&lt;Author&gt;Pieck&lt;/Author&gt;&lt;Year&gt;2017&lt;/Year&gt;&lt;RecNum&gt;34&lt;/RecNum&gt;&lt;DisplayText&gt;[1]&lt;/DisplayText&gt;&lt;record&gt;&lt;rec-number&gt;34&lt;/rec-number&gt;&lt;foreign-keys&gt;&lt;key app="EN" db-id="0fepv9ve00wxasedstovpasd5exvvw0xe0wx" timestamp="1557759640"&gt;34&lt;/key&gt;&lt;/foreign-keys&gt;&lt;ref-type name="Journal Article"&gt;17&lt;/ref-type&gt;&lt;contributors&gt;&lt;authors&gt;&lt;author&gt;Pieck, Michael L.&lt;/author&gt;&lt;author&gt;Ruck, Amy&lt;/author&gt;&lt;author&gt;Farman, Mark L.&lt;/author&gt;&lt;author&gt;Peterson, Gary L.&lt;/author&gt;&lt;author&gt;Stack, James P.&lt;/author&gt;&lt;author&gt;Valent, Barbara&lt;/author&gt;&lt;author&gt;Pedley, Kerry F.&lt;/author&gt;&lt;/authors&gt;&lt;/contributors&gt;&lt;titles&gt;&lt;title&gt;Genomics-based marker discovery and diagnostic assay development for wheat blast&lt;/title&gt;&lt;secondary-title&gt;Plant Disease&lt;/secondary-title&gt;&lt;/titles&gt;&lt;periodical&gt;&lt;full-title&gt;Plant Disease&lt;/full-title&gt;&lt;/periodical&gt;&lt;pages&gt;103-109&lt;/pages&gt;&lt;volume&gt;101&lt;/volume&gt;&lt;number&gt;1&lt;/number&gt;&lt;dates&gt;&lt;year&gt;2017&lt;/year&gt;&lt;pub-dates&gt;&lt;date&gt;2017/01/01&lt;/date&gt;&lt;/pub-dates&gt;&lt;/dates&gt;&lt;publisher&gt;Scientific Societies&lt;/publisher&gt;&lt;isbn&gt;0191-2917&lt;/isbn&gt;&lt;urls&gt;&lt;related-urls&gt;&lt;url&gt;http://dx.doi.org/10.1094/PDIS-04-16-0500-RE&lt;/url&gt;&lt;/related-urls&gt;&lt;/urls&gt;&lt;electronic-resource-num&gt;10.1094/PDIS-04-16-0500-RE&lt;/electronic-resource-num&gt;&lt;access-date&gt;2017/02/08&lt;/access-date&gt;&lt;/record&gt;&lt;/Cite&gt;&lt;/EndNote&gt;</w:instrText>
            </w:r>
            <w:r>
              <w:rPr>
                <w:color w:val="000000"/>
                <w:sz w:val="22"/>
                <w:szCs w:val="22"/>
              </w:rPr>
              <w:fldChar w:fldCharType="separate"/>
            </w:r>
            <w:r>
              <w:rPr>
                <w:noProof/>
                <w:color w:val="000000"/>
                <w:sz w:val="22"/>
                <w:szCs w:val="22"/>
              </w:rPr>
              <w:t>[1]</w:t>
            </w:r>
            <w:r>
              <w:rPr>
                <w:color w:val="000000"/>
                <w:sz w:val="22"/>
                <w:szCs w:val="22"/>
              </w:rPr>
              <w:fldChar w:fldCharType="end"/>
            </w:r>
          </w:p>
        </w:tc>
      </w:tr>
      <w:tr w:rsidR="00357116" w:rsidRPr="00B46BFA" w14:paraId="182F6770" w14:textId="77777777" w:rsidTr="00F76BC7">
        <w:trPr>
          <w:trHeight w:val="521"/>
        </w:trPr>
        <w:tc>
          <w:tcPr>
            <w:tcW w:w="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D6A68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T25</w:t>
            </w:r>
          </w:p>
        </w:tc>
        <w:tc>
          <w:tcPr>
            <w:tcW w:w="1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815BB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Whea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6B41A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proofErr w:type="spellStart"/>
            <w:r w:rsidRPr="00B46BFA">
              <w:rPr>
                <w:color w:val="000000"/>
                <w:sz w:val="22"/>
                <w:szCs w:val="22"/>
              </w:rPr>
              <w:t>MoT</w:t>
            </w:r>
            <w:proofErr w:type="spellEnd"/>
            <w:r w:rsidRPr="00B46BFA">
              <w:rPr>
                <w:color w:val="000000"/>
                <w:sz w:val="22"/>
                <w:szCs w:val="22"/>
              </w:rPr>
              <w:t xml:space="preserve"> (++)</w:t>
            </w:r>
          </w:p>
        </w:tc>
        <w:tc>
          <w:tcPr>
            <w:tcW w:w="9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880504" w14:textId="77777777" w:rsidR="00357116" w:rsidRPr="00B46BFA" w:rsidRDefault="00357116" w:rsidP="00F76BC7">
            <w:pPr>
              <w:jc w:val="center"/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1988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52D70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Paraná, Brazil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1D0A5D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36D93" w14:textId="77777777" w:rsidR="00357116" w:rsidRPr="00B46BFA" w:rsidRDefault="00357116" w:rsidP="00F76BC7">
            <w:pPr>
              <w:rPr>
                <w:color w:val="000000"/>
                <w:sz w:val="22"/>
                <w:szCs w:val="22"/>
              </w:rPr>
            </w:pPr>
            <w:r w:rsidRPr="00B46BFA">
              <w:rPr>
                <w:color w:val="000000"/>
                <w:sz w:val="22"/>
                <w:szCs w:val="22"/>
              </w:rPr>
              <w:t> </w:t>
            </w:r>
          </w:p>
        </w:tc>
      </w:tr>
    </w:tbl>
    <w:p w14:paraId="6D9FEEA7" w14:textId="77777777" w:rsidR="00357116" w:rsidRDefault="00357116" w:rsidP="00357116">
      <w:pPr>
        <w:pStyle w:val="SMcaption"/>
      </w:pPr>
      <w:r w:rsidRPr="005B78EF">
        <w:rPr>
          <w:vertAlign w:val="superscript"/>
        </w:rPr>
        <w:t>1</w:t>
      </w:r>
      <w:r>
        <w:t>Relative aggressiveness on wheat heads indicated from lowest to highest by -</w:t>
      </w:r>
      <w:proofErr w:type="gramStart"/>
      <w:r>
        <w:t>,+</w:t>
      </w:r>
      <w:proofErr w:type="gramEnd"/>
      <w:r>
        <w:t xml:space="preserve">,++,+++,++++, with </w:t>
      </w:r>
      <w:proofErr w:type="spellStart"/>
      <w:r>
        <w:t>nt</w:t>
      </w:r>
      <w:proofErr w:type="spellEnd"/>
      <w:r>
        <w:t xml:space="preserve"> indicating not tested.</w:t>
      </w:r>
    </w:p>
    <w:p w14:paraId="2B937B00" w14:textId="77777777" w:rsidR="00357116" w:rsidRDefault="00357116" w:rsidP="00357116">
      <w:pPr>
        <w:pStyle w:val="SMcaption"/>
      </w:pPr>
      <w:r w:rsidRPr="005B78EF">
        <w:rPr>
          <w:vertAlign w:val="superscript"/>
        </w:rPr>
        <w:t>2</w:t>
      </w:r>
      <w:r>
        <w:t xml:space="preserve">Isolated from </w:t>
      </w:r>
      <w:proofErr w:type="spellStart"/>
      <w:r>
        <w:t>goosegrass</w:t>
      </w:r>
      <w:proofErr w:type="spellEnd"/>
      <w:r>
        <w:t xml:space="preserve"> in the wheat blast hot spot, </w:t>
      </w:r>
      <w:proofErr w:type="spellStart"/>
      <w:r>
        <w:t>Quirusillas</w:t>
      </w:r>
      <w:proofErr w:type="spellEnd"/>
      <w:r>
        <w:t>, Bolivia.</w:t>
      </w:r>
    </w:p>
    <w:p w14:paraId="53E26C11" w14:textId="77777777" w:rsidR="00357116" w:rsidRDefault="00357116" w:rsidP="00357116">
      <w:pPr>
        <w:pStyle w:val="SMcaption"/>
      </w:pPr>
      <w:r w:rsidRPr="005B78EF">
        <w:rPr>
          <w:vertAlign w:val="superscript"/>
        </w:rPr>
        <w:t>3</w:t>
      </w:r>
      <w:r>
        <w:t>Isolated from cheat grass in an infected wheat field in Paraguay.</w:t>
      </w:r>
    </w:p>
    <w:p w14:paraId="3058A371" w14:textId="77777777" w:rsidR="00357116" w:rsidRDefault="00357116">
      <w:bookmarkStart w:id="0" w:name="_GoBack"/>
      <w:bookmarkEnd w:id="0"/>
    </w:p>
    <w:p w14:paraId="5382E2AB" w14:textId="77777777" w:rsidR="00DA16EC" w:rsidRPr="00DA16EC" w:rsidRDefault="00DA16EC">
      <w:pPr>
        <w:rPr>
          <w:b/>
        </w:rPr>
      </w:pPr>
      <w:r w:rsidRPr="00DA16EC">
        <w:rPr>
          <w:b/>
        </w:rPr>
        <w:t>References</w:t>
      </w:r>
    </w:p>
    <w:p w14:paraId="5F3E91EF" w14:textId="77777777" w:rsidR="00357116" w:rsidRPr="00357116" w:rsidRDefault="00357116" w:rsidP="0035711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57116">
        <w:rPr>
          <w:noProof/>
        </w:rPr>
        <w:t>1. Pieck ML, Ruck A, Farman ML, Peterson GL, Stack JP, et al. (2017) Genomics-based marker discovery and diagnostic assay development for wheat blast. Plant Disease 101: 103-109.</w:t>
      </w:r>
    </w:p>
    <w:p w14:paraId="7E717987" w14:textId="77777777" w:rsidR="00357116" w:rsidRPr="00357116" w:rsidRDefault="00357116" w:rsidP="00357116">
      <w:pPr>
        <w:pStyle w:val="EndNoteBibliography"/>
        <w:ind w:left="720" w:hanging="720"/>
        <w:rPr>
          <w:noProof/>
        </w:rPr>
      </w:pPr>
      <w:r w:rsidRPr="00357116">
        <w:rPr>
          <w:noProof/>
        </w:rPr>
        <w:t xml:space="preserve">2. Malaker PK, Barma NCD, Tiwari TP, W.J.Collis WJ, Duveiller E, et al. (2016) First report of wheat blast caused by Magnaporthe oryzae pathotype triticum in Bangladesh. Plant Disease 100: 2330 </w:t>
      </w:r>
    </w:p>
    <w:p w14:paraId="62502BF9" w14:textId="77777777" w:rsidR="00723F48" w:rsidRDefault="00357116">
      <w:r>
        <w:fldChar w:fldCharType="end"/>
      </w:r>
    </w:p>
    <w:sectPr w:rsidR="00723F48" w:rsidSect="00DA16E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epv9ve00wxasedstovpasd5exvvw0xe0wx&quot;&gt;MoT_B71&lt;record-ids&gt;&lt;item&gt;34&lt;/item&gt;&lt;item&gt;36&lt;/item&gt;&lt;/record-ids&gt;&lt;/item&gt;&lt;/Libraries&gt;"/>
  </w:docVars>
  <w:rsids>
    <w:rsidRoot w:val="00357116"/>
    <w:rsid w:val="00357116"/>
    <w:rsid w:val="00723F48"/>
    <w:rsid w:val="00DA16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6C21D4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116"/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caption">
    <w:name w:val="SM caption"/>
    <w:basedOn w:val="Normal"/>
    <w:qFormat/>
    <w:rsid w:val="00357116"/>
    <w:rPr>
      <w:rFonts w:eastAsia="Times New Roman"/>
      <w:sz w:val="24"/>
    </w:rPr>
  </w:style>
  <w:style w:type="paragraph" w:customStyle="1" w:styleId="EndNoteBibliographyTitle">
    <w:name w:val="EndNote Bibliography Title"/>
    <w:basedOn w:val="Normal"/>
    <w:rsid w:val="00357116"/>
    <w:pPr>
      <w:jc w:val="center"/>
    </w:pPr>
  </w:style>
  <w:style w:type="paragraph" w:customStyle="1" w:styleId="EndNoteBibliography">
    <w:name w:val="EndNote Bibliography"/>
    <w:basedOn w:val="Normal"/>
    <w:rsid w:val="0035711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116"/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caption">
    <w:name w:val="SM caption"/>
    <w:basedOn w:val="Normal"/>
    <w:qFormat/>
    <w:rsid w:val="00357116"/>
    <w:rPr>
      <w:rFonts w:eastAsia="Times New Roman"/>
      <w:sz w:val="24"/>
    </w:rPr>
  </w:style>
  <w:style w:type="paragraph" w:customStyle="1" w:styleId="EndNoteBibliographyTitle">
    <w:name w:val="EndNote Bibliography Title"/>
    <w:basedOn w:val="Normal"/>
    <w:rsid w:val="00357116"/>
    <w:pPr>
      <w:jc w:val="center"/>
    </w:pPr>
  </w:style>
  <w:style w:type="paragraph" w:customStyle="1" w:styleId="EndNoteBibliography">
    <w:name w:val="EndNote Bibliography"/>
    <w:basedOn w:val="Normal"/>
    <w:rsid w:val="0035711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11</Words>
  <Characters>7475</Characters>
  <Application>Microsoft Macintosh Word</Application>
  <DocSecurity>0</DocSecurity>
  <Lines>62</Lines>
  <Paragraphs>17</Paragraphs>
  <ScaleCrop>false</ScaleCrop>
  <Company>Kansas State University</Company>
  <LinksUpToDate>false</LinksUpToDate>
  <CharactersWithSpaces>87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zhen Liu</dc:creator>
  <cp:keywords/>
  <dc:description/>
  <cp:lastModifiedBy>Sanzhen Liu</cp:lastModifiedBy>
  <cp:revision>2</cp:revision>
  <dcterms:created xsi:type="dcterms:W3CDTF">2019-05-21T04:26:00Z</dcterms:created>
  <dcterms:modified xsi:type="dcterms:W3CDTF">2019-05-21T15:46:00Z</dcterms:modified>
</cp:coreProperties>
</file>